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77777777" w:rsidR="007E3057" w:rsidRPr="00612063" w:rsidRDefault="007E3057" w:rsidP="007E3057">
      <w:pPr>
        <w:pStyle w:val="Header"/>
        <w:jc w:val="center"/>
        <w:rPr>
          <w:rFonts w:cs="Times New Roman"/>
          <w:b/>
        </w:rPr>
      </w:pPr>
      <w:r>
        <w:rPr>
          <w:rFonts w:cs="Times New Roman"/>
          <w:b/>
        </w:rPr>
        <w:t xml:space="preserve">Testing invasion hypotheses with </w:t>
      </w:r>
      <w:r w:rsidRPr="00612063">
        <w:rPr>
          <w:rFonts w:cs="Times New Roman"/>
          <w:b/>
        </w:rPr>
        <w:t>linked distribution and demographic models</w:t>
      </w:r>
      <w:r>
        <w:rPr>
          <w:rFonts w:cs="Times New Roman"/>
          <w:b/>
        </w:rPr>
        <w:t xml:space="preserve"> </w:t>
      </w:r>
    </w:p>
    <w:p w14:paraId="5FAA51CC" w14:textId="77777777" w:rsidR="00301B53" w:rsidRPr="00001665" w:rsidRDefault="00301B53" w:rsidP="00301B53">
      <w:pPr>
        <w:pStyle w:val="Header"/>
        <w:jc w:val="center"/>
        <w:rPr>
          <w:rFonts w:cs="Times New Roman"/>
          <w:b/>
        </w:rPr>
      </w:pPr>
    </w:p>
    <w:p w14:paraId="365F8871" w14:textId="283FE9B2" w:rsidR="005C24C7" w:rsidRPr="00001665" w:rsidRDefault="00301B53" w:rsidP="00C11EE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r w:rsidR="00671BFC" w:rsidRPr="00001665">
        <w:rPr>
          <w:rFonts w:cs="Times New Roman"/>
        </w:rPr>
        <w:t>Integrated demographic and species distribution m</w:t>
      </w:r>
      <w:r w:rsidR="00C11EE0" w:rsidRPr="00001665">
        <w:rPr>
          <w:rFonts w:cs="Times New Roman"/>
        </w:rPr>
        <w:t>odel construction details</w:t>
      </w:r>
    </w:p>
    <w:p w14:paraId="32F6EC82" w14:textId="77777777" w:rsidR="00A7532A" w:rsidRPr="00001665" w:rsidRDefault="00A7532A" w:rsidP="00A7532A">
      <w:pPr>
        <w:rPr>
          <w:rFonts w:ascii="Times New Roman" w:hAnsi="Times New Roman" w:cs="Times New Roman"/>
        </w:rPr>
      </w:pPr>
      <w:bookmarkStart w:id="0" w:name="field-data-collection"/>
    </w:p>
    <w:p w14:paraId="60146A77" w14:textId="5C895DE0"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Field </w:t>
      </w:r>
      <w:r w:rsidR="000B69D9" w:rsidRPr="00001665">
        <w:rPr>
          <w:rFonts w:ascii="Times New Roman" w:hAnsi="Times New Roman"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0BB09693"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0E6F00" w:rsidRPr="00001665">
        <w:rPr>
          <w:rFonts w:ascii="Times New Roman" w:hAnsi="Times New Roman" w:cs="Times New Roman"/>
        </w:rPr>
        <w:t>S</w:t>
      </w:r>
      <w:r w:rsidRPr="00001665">
        <w:rPr>
          <w:rFonts w:ascii="Times New Roman" w:hAnsi="Times New Roman" w:cs="Times New Roman"/>
        </w:rPr>
        <w:t xml:space="preserve">1). These locations vary in climate. UNH has a cooler climate than LI, falling into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13FC6CC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I used two different methods to select 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7777777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used a different sampling scheme to choose the individual plants to measure and tag. Here,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Prior to examining this site, I decided to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w:t>
      </w:r>
      <w:r w:rsidRPr="00001665">
        <w:rPr>
          <w:rFonts w:ascii="Times New Roman" w:hAnsi="Times New Roman" w:cs="Times New Roman"/>
        </w:rPr>
        <w:lastRenderedPageBreak/>
        <w:t>measured 1 or 2 seedlings, 1 sapling, 1 or 0 non-reproductive adults, and 1 or 0 reproductive adults. Whether or not 1 or 2 seedlings or 1 or 0 adults were measured in a subplot was based on a simulated coin-flip and plant availability.</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CE31E8F"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Some </w:t>
      </w:r>
      <w:r w:rsidR="00834151" w:rsidRPr="00001665">
        <w:rPr>
          <w:rFonts w:ascii="Times New Roman" w:hAnsi="Times New Roman" w:cs="Times New Roman"/>
        </w:rPr>
        <w:t>observations</w:t>
      </w:r>
      <w:r w:rsidRPr="00001665">
        <w:rPr>
          <w:rFonts w:ascii="Times New Roman" w:hAnsi="Times New Roman" w:cs="Times New Roman"/>
        </w:rPr>
        <w:t xml:space="preserve"> were removed based on notes recorded </w:t>
      </w:r>
      <w:r w:rsidR="00834151" w:rsidRPr="00001665">
        <w:rPr>
          <w:rFonts w:ascii="Times New Roman" w:hAnsi="Times New Roman" w:cs="Times New Roman"/>
        </w:rPr>
        <w:t>during data collection</w:t>
      </w:r>
      <w:r w:rsidRPr="00001665">
        <w:rPr>
          <w:rFonts w:ascii="Times New Roman" w:hAnsi="Times New Roman" w:cs="Times New Roman"/>
        </w:rPr>
        <w:t xml:space="preserve"> or </w:t>
      </w:r>
      <w:r w:rsidR="00834151" w:rsidRPr="00001665">
        <w:rPr>
          <w:rFonts w:ascii="Times New Roman" w:hAnsi="Times New Roman" w:cs="Times New Roman"/>
        </w:rPr>
        <w:t>because</w:t>
      </w:r>
      <w:r w:rsidRPr="00001665">
        <w:rPr>
          <w:rFonts w:ascii="Times New Roman" w:hAnsi="Times New Roman" w:cs="Times New Roman"/>
        </w:rPr>
        <w:t xml:space="preserve"> there was evidence that measurement values were likely incorrectly recorded. In total I </w:t>
      </w:r>
      <w:r w:rsidR="00834151" w:rsidRPr="00001665">
        <w:rPr>
          <w:rFonts w:ascii="Times New Roman" w:hAnsi="Times New Roman" w:cs="Times New Roman"/>
        </w:rPr>
        <w:t>censored ten plants, e</w:t>
      </w:r>
      <w:r w:rsidRPr="00001665">
        <w:rPr>
          <w:rFonts w:ascii="Times New Roman" w:hAnsi="Times New Roman" w:cs="Times New Roman"/>
        </w:rPr>
        <w:t xml:space="preserve">ight because recorded DAH values resulted in unrealistic size transitions, indicating a probable recording error. For example, a plant whose DAH value increased by an order of magnitude from one year to next would have been discarded. Data </w:t>
      </w:r>
      <w:r w:rsidR="00834151" w:rsidRPr="00001665">
        <w:rPr>
          <w:rFonts w:ascii="Times New Roman" w:hAnsi="Times New Roman" w:cs="Times New Roman"/>
        </w:rPr>
        <w:t>from</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145C2F6E"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I was unable to mark all seedlings (defined as individuals smaller than approximately 5 cm in height or 0.10 cm in basal diameter) 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7F5DB3C5"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previously delimited study areas (see </w:t>
      </w:r>
      <w:r w:rsidR="006B3D0D" w:rsidRPr="00001665">
        <w:rPr>
          <w:rFonts w:ascii="Times New Roman" w:hAnsi="Times New Roman" w:cs="Times New Roman"/>
          <w:b/>
        </w:rPr>
        <w:t>Stratified random sampling</w:t>
      </w:r>
      <w:r w:rsidR="006B3D0D" w:rsidRPr="00001665">
        <w:rPr>
          <w:rFonts w:ascii="Times New Roman" w:hAnsi="Times New Roman" w:cs="Times New Roman"/>
        </w:rPr>
        <w:t xml:space="preserve"> above</w:t>
      </w:r>
      <w:r w:rsidRPr="00001665">
        <w:rPr>
          <w:rFonts w:ascii="Times New Roman" w:hAnsi="Times New Roman" w:cs="Times New Roman"/>
        </w:rPr>
        <w:t xml:space="preserve">). I then navigated to each set of coordinates using a Garmin GPS, where I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 xml:space="preserve">The total number of seedlings tagged at the beginning of the 2012 field </w:t>
      </w:r>
      <w:r w:rsidRPr="00001665">
        <w:rPr>
          <w:rFonts w:ascii="Times New Roman" w:hAnsi="Times New Roman" w:cs="Times New Roman"/>
          <w:b/>
        </w:rPr>
        <w:lastRenderedPageBreak/>
        <w:t>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218BB0B2" w14:textId="77777777" w:rsidR="00D057F2" w:rsidRPr="00001665" w:rsidRDefault="00D057F2" w:rsidP="0040448B">
      <w:pPr>
        <w:pStyle w:val="Heading2"/>
        <w:rPr>
          <w:rFonts w:cs="Times New Roman"/>
        </w:rPr>
      </w:pPr>
    </w:p>
    <w:p w14:paraId="6949B875" w14:textId="77777777" w:rsidR="00D057F2" w:rsidRPr="00001665" w:rsidRDefault="00D057F2">
      <w:pPr>
        <w:rPr>
          <w:rFonts w:ascii="Times New Roman" w:eastAsiaTheme="majorEastAsia" w:hAnsi="Times New Roman" w:cs="Times New Roman"/>
          <w:b/>
          <w:bCs/>
          <w:color w:val="4F81BD" w:themeColor="accent1"/>
          <w:szCs w:val="28"/>
        </w:rPr>
      </w:pPr>
      <w:r w:rsidRPr="00001665">
        <w:rPr>
          <w:rFonts w:ascii="Times New Roman" w:hAnsi="Times New Roman" w:cs="Times New Roman"/>
        </w:rPr>
        <w:br w:type="page"/>
      </w:r>
    </w:p>
    <w:p w14:paraId="591377C0"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lastRenderedPageBreak/>
        <w:t xml:space="preserve">Estimating the kernel for a </w:t>
      </w:r>
      <w:r w:rsidRPr="00001665">
        <w:rPr>
          <w:rFonts w:ascii="Times New Roman" w:hAnsi="Times New Roman" w:cs="Times New Roman"/>
          <w:b/>
          <w:i/>
        </w:rPr>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1FEC40C2"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as estimated using the field data described above</w:t>
      </w:r>
      <w:r w:rsidR="001E6D4B" w:rsidRPr="00001665">
        <w:rPr>
          <w:rFonts w:ascii="Times New Roman" w:hAnsi="Times New Roman" w:cs="Times New Roman"/>
          <w:iCs/>
        </w:rPr>
        <w:t xml:space="preserve"> and in the main text</w:t>
      </w:r>
      <w:r w:rsidRPr="00001665">
        <w:rPr>
          <w:rFonts w:ascii="Times New Roman" w:hAnsi="Times New Roman" w:cs="Times New Roman"/>
          <w:iCs/>
        </w:rPr>
        <w:t xml:space="preserve">,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published studies. I treated DAH as the structuring variable, assuming variability in plant demographic rates is associated with this measure of size. 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w:t>
      </w:r>
      <w:r w:rsidR="009D79AB" w:rsidRPr="00001665">
        <w:rPr>
          <w:rFonts w:ascii="Times New Roman" w:hAnsi="Times New Roman" w:cs="Times New Roman"/>
          <w:iCs/>
        </w:rPr>
        <w:t>uring variable. 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w:t>
      </w:r>
      <w:r w:rsidRPr="00001665">
        <w:rPr>
          <w:rFonts w:ascii="Times New Roman" w:hAnsi="Times New Roman" w:cs="Times New Roman"/>
        </w:rPr>
        <w:lastRenderedPageBreak/>
        <w:t xml:space="preserve">not found during collection of the 2012 field observations. Thus, the fate of approximately 5% of 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9843A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468F0FF4" w:rsidR="0040448B" w:rsidRPr="00001665" w:rsidRDefault="0040448B" w:rsidP="00116A74">
      <w:pPr>
        <w:rPr>
          <w:rFonts w:ascii="Times New Roman" w:hAnsi="Times New Roman" w:cs="Times New Roman"/>
          <w:i/>
        </w:rPr>
      </w:pPr>
      <w:r w:rsidRPr="00001665">
        <w:rPr>
          <w:rFonts w:ascii="Times New Roman" w:hAnsi="Times New Roman" w:cs="Times New Roman"/>
          <w:i/>
        </w:rPr>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in a way that accounts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xml:space="preserve">. Using the collected field data, I estimated </w:t>
      </w:r>
      <w:r w:rsidRPr="00001665">
        <w:rPr>
          <w:rFonts w:ascii="Times New Roman" w:hAnsi="Times New Roman" w:cs="Times New Roman"/>
          <w:iCs/>
        </w:rPr>
        <w:lastRenderedPageBreak/>
        <w:t>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1F131FFA"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001665">
        <w:rPr>
          <w:rFonts w:ascii="Times New Roman" w:hAnsi="Times New Roman" w:cs="Times New Roman"/>
          <w:i/>
        </w:rPr>
        <w:t>after</w:t>
      </w:r>
      <w:r w:rsidRPr="00001665">
        <w:rPr>
          <w:rFonts w:ascii="Times New Roman" w:hAnsi="Times New Roman" w:cs="Times New Roman"/>
        </w:rPr>
        <w:t xml:space="preserve"> the 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519CAA94"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w:t>
      </w:r>
      <w:r w:rsidR="00B45EBE" w:rsidRPr="00001665">
        <w:rPr>
          <w:rFonts w:ascii="Times New Roman" w:hAnsi="Times New Roman" w:cs="Times New Roman"/>
        </w:rPr>
        <w:lastRenderedPageBreak/>
        <w:t>(Figure A6</w:t>
      </w:r>
      <w:r w:rsidRPr="00001665">
        <w:rPr>
          <w:rFonts w:ascii="Times New Roman" w:hAnsi="Times New Roman" w:cs="Times New Roman"/>
        </w:rPr>
        <w:t xml:space="preserve"> – red line). Both models indicate that the number of fruit produced increased with DAH. Ultimately, I used a different approach to estimate the number of fruit produced per plant that incorporates plot density,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1166E3DD"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but correspond with opportunistic observations I made at my field sites.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4"/>
    <w:p w14:paraId="1F9E4D34" w14:textId="77777777" w:rsidR="003B3894" w:rsidRPr="00001665" w:rsidRDefault="003B3894" w:rsidP="0040448B">
      <w:pPr>
        <w:rPr>
          <w:rFonts w:ascii="Times New Roman" w:hAnsi="Times New Roman" w:cs="Times New Roman"/>
        </w:rPr>
      </w:pPr>
    </w:p>
    <w:p w14:paraId="5F5D7159" w14:textId="2F1CDA80"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Many processes that contributed to population growth are affected by population density (i.e., density dependence). 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w:t>
      </w:r>
      <w:r w:rsidRPr="00001665">
        <w:rPr>
          <w:rFonts w:ascii="Times New Roman" w:hAnsi="Times New Roman" w:cs="Times New Roman"/>
        </w:rPr>
        <w:lastRenderedPageBreak/>
        <w:t xml:space="preserve">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68583013"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lants observed within 2 x 2 m plots using </w:t>
      </w:r>
      <w:r w:rsidRPr="00001665">
        <w:rPr>
          <w:rFonts w:ascii="Times New Roman" w:hAnsi="Times New Roman" w:cs="Times New Roman"/>
        </w:rPr>
        <w:t xml:space="preserve">three different density measures.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3D2DA82"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For both sets of DAH classes I calculated three different density measures:</w:t>
      </w:r>
    </w:p>
    <w:p w14:paraId="4B15546A"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each plot. This was a </w:t>
      </w:r>
      <w:r w:rsidRPr="00001665">
        <w:rPr>
          <w:rFonts w:ascii="Times New Roman" w:hAnsi="Times New Roman" w:cs="Times New Roman"/>
          <w:i/>
        </w:rPr>
        <w:t>plot specific</w:t>
      </w:r>
      <w:r w:rsidRPr="00001665">
        <w:rPr>
          <w:rFonts w:ascii="Times New Roman" w:hAnsi="Times New Roman" w:cs="Times New Roman"/>
        </w:rPr>
        <w:t xml:space="preserve"> value, and was thus the same for both sets of DAH Classes.</w:t>
      </w:r>
    </w:p>
    <w:p w14:paraId="0C544046"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The </w:t>
      </w:r>
      <w:r w:rsidRPr="00001665">
        <w:rPr>
          <w:rFonts w:ascii="Times New Roman" w:hAnsi="Times New Roman" w:cs="Times New Roman"/>
          <w:i/>
        </w:rPr>
        <w:t>effective</w:t>
      </w:r>
      <w:r w:rsidRPr="00001665">
        <w:rPr>
          <w:rFonts w:ascii="Times New Roman" w:hAnsi="Times New Roman" w:cs="Times New Roman"/>
        </w:rPr>
        <w:t xml:space="preserve"> density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p>
    <w:p w14:paraId="17328823"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DAH-Effective Density:</w:t>
      </w:r>
      <w:r w:rsidRPr="00001665">
        <w:rPr>
          <w:rFonts w:ascii="Times New Roman" w:hAnsi="Times New Roman" w:cs="Times New Roman"/>
        </w:rPr>
        <w:t xml:space="preserve"> This density measure was defined as the proportional cumulative basal stem area (</w:t>
      </w:r>
      <m:oMath>
        <m:r>
          <w:rPr>
            <w:rFonts w:ascii="Cambria Math" w:hAnsi="Cambria Math" w:cs="Times New Roman"/>
          </w:rPr>
          <m:t>π</m:t>
        </m:r>
        <m:sSup>
          <m:sSupPr>
            <m:ctrlPr>
              <w:rPr>
                <w:rFonts w:ascii="Cambria Math" w:hAnsi="Cambria Math" w:cs="Times New Roman"/>
              </w:rPr>
            </m:ctrlPr>
          </m:sSupPr>
          <m:e>
            <m:f>
              <m:fPr>
                <m:ctrlPr>
                  <w:rPr>
                    <w:rFonts w:ascii="Cambria Math" w:hAnsi="Cambria Math" w:cs="Times New Roman"/>
                  </w:rPr>
                </m:ctrlPr>
              </m:fPr>
              <m:num>
                <m:r>
                  <w:rPr>
                    <w:rFonts w:ascii="Cambria Math" w:hAnsi="Cambria Math" w:cs="Times New Roman"/>
                  </w:rPr>
                  <m:t>DAH</m:t>
                </m:r>
              </m:num>
              <m:den>
                <m:r>
                  <w:rPr>
                    <w:rFonts w:ascii="Cambria Math" w:hAnsi="Cambria Math" w:cs="Times New Roman"/>
                  </w:rPr>
                  <m:t>2</m:t>
                </m:r>
              </m:den>
            </m:f>
          </m:e>
          <m:sup>
            <m:r>
              <w:rPr>
                <w:rFonts w:ascii="Cambria Math" w:hAnsi="Cambria Math" w:cs="Times New Roman"/>
              </w:rPr>
              <m:t>2</m:t>
            </m:r>
          </m:sup>
        </m:sSup>
      </m:oMath>
      <w:r w:rsidRPr="00001665">
        <w:rPr>
          <w:rFonts w:ascii="Times New Roman" w:hAnsi="Times New Roman" w:cs="Times New Roman"/>
        </w:rPr>
        <w:t xml:space="preserve">) of all plants in the same DAH class or greater as an individual plant. This measure was </w:t>
      </w:r>
      <w:r w:rsidRPr="00001665">
        <w:rPr>
          <w:rFonts w:ascii="Times New Roman" w:hAnsi="Times New Roman" w:cs="Times New Roman"/>
          <w:i/>
        </w:rPr>
        <w:t>plant specific</w:t>
      </w:r>
      <w:r w:rsidRPr="00001665">
        <w:rPr>
          <w:rFonts w:ascii="Times New Roman" w:hAnsi="Times New Roman" w:cs="Times New Roman"/>
        </w:rPr>
        <w:t>.</w:t>
      </w:r>
    </w:p>
    <w:p w14:paraId="2EC82B35" w14:textId="77777777" w:rsidR="003B32CD" w:rsidRPr="00001665" w:rsidRDefault="003B32CD" w:rsidP="0040448B">
      <w:pPr>
        <w:rPr>
          <w:rFonts w:ascii="Times New Roman" w:hAnsi="Times New Roman" w:cs="Times New Roman"/>
        </w:rPr>
      </w:pPr>
    </w:p>
    <w:p w14:paraId="089D5DDE" w14:textId="77777777" w:rsidR="0040448B" w:rsidRPr="00001665" w:rsidRDefault="0040448B" w:rsidP="003B32CD">
      <w:pPr>
        <w:ind w:firstLine="475"/>
        <w:rPr>
          <w:rFonts w:ascii="Times New Roman" w:hAnsi="Times New Roman" w:cs="Times New Roman"/>
        </w:rPr>
      </w:pPr>
      <w:r w:rsidRPr="00001665">
        <w:rPr>
          <w:rFonts w:ascii="Times New Roman" w:hAnsi="Times New Roman" w:cs="Times New Roman"/>
        </w:rPr>
        <w:t xml:space="preserve">Both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wer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ese density measures were exactly calculated for plants at all sites, with the exception of EFF, due to the nature of sampling at that site (see </w:t>
      </w:r>
      <w:r w:rsidRPr="00001665">
        <w:rPr>
          <w:rFonts w:ascii="Times New Roman" w:hAnsi="Times New Roman" w:cs="Times New Roman"/>
          <w:b/>
        </w:rPr>
        <w:t>Field data collection</w:t>
      </w:r>
      <w:r w:rsidRPr="00001665">
        <w:rPr>
          <w:rFonts w:ascii="Times New Roman" w:hAnsi="Times New Roman" w:cs="Times New Roman"/>
        </w:rPr>
        <w:t xml:space="preserve">). For plants at EFF, I estimated </w:t>
      </w:r>
      <w:r w:rsidRPr="00001665">
        <w:rPr>
          <w:rFonts w:ascii="Times New Roman" w:hAnsi="Times New Roman" w:cs="Times New Roman"/>
          <w:b/>
        </w:rPr>
        <w:t>Effective Density</w:t>
      </w:r>
      <w:r w:rsidRPr="00001665">
        <w:rPr>
          <w:rFonts w:ascii="Times New Roman" w:hAnsi="Times New Roman" w:cs="Times New Roman"/>
        </w:rPr>
        <w:t xml:space="preserve"> using the four approximate stage categories - seedling, sapling, non-reproductive adult, and reproductive adult. Given the variability in measured DAH values, I was unable to estimate </w:t>
      </w:r>
      <w:r w:rsidRPr="00001665">
        <w:rPr>
          <w:rFonts w:ascii="Times New Roman" w:hAnsi="Times New Roman" w:cs="Times New Roman"/>
          <w:b/>
        </w:rPr>
        <w:t>DAH-Effective Density</w:t>
      </w:r>
      <w:r w:rsidRPr="00001665">
        <w:rPr>
          <w:rFonts w:ascii="Times New Roman" w:hAnsi="Times New Roman" w:cs="Times New Roman"/>
        </w:rPr>
        <w:t xml:space="preserve"> values for plants at this site. Al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sidRPr="00001665">
        <w:rPr>
          <w:rFonts w:ascii="Times New Roman" w:hAnsi="Times New Roman" w:cs="Times New Roman"/>
          <w:b/>
        </w:rPr>
        <w:t>E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w:t>
      </w:r>
      <w:r w:rsidRPr="00001665">
        <w:rPr>
          <w:rFonts w:ascii="Times New Roman" w:hAnsi="Times New Roman" w:cs="Times New Roman"/>
        </w:rPr>
        <w:lastRenderedPageBreak/>
        <w:t xml:space="preserve">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1"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1"/>
    <w:p w14:paraId="25D0AFDE" w14:textId="77777777" w:rsidR="003B3894" w:rsidRPr="00001665" w:rsidRDefault="003B3894" w:rsidP="0040448B">
      <w:pPr>
        <w:rPr>
          <w:rFonts w:ascii="Times New Roman" w:hAnsi="Times New Roman" w:cs="Times New Roman"/>
          <w:b/>
        </w:rPr>
      </w:pPr>
    </w:p>
    <w:p w14:paraId="337DE0C9" w14:textId="09C0D574" w:rsidR="0040448B" w:rsidRPr="00001665" w:rsidRDefault="0040448B" w:rsidP="003B3894">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p>
    <w:p w14:paraId="17611F87" w14:textId="20F194CB" w:rsidR="0040448B" w:rsidRPr="00001665" w:rsidRDefault="0040448B" w:rsidP="0040448B">
      <w:pPr>
        <w:keepNext/>
        <w:rPr>
          <w:rFonts w:ascii="Times New Roman" w:hAnsi="Times New Roman" w:cs="Times New Roman"/>
        </w:rPr>
      </w:pPr>
    </w:p>
    <w:p w14:paraId="0DC29CA0" w14:textId="59A9CBDE" w:rsidR="0040448B" w:rsidRPr="00001665" w:rsidRDefault="0040448B" w:rsidP="00760497">
      <w:pPr>
        <w:ind w:firstLine="720"/>
        <w:rPr>
          <w:rFonts w:ascii="Times New Roman" w:hAnsi="Times New Roman" w:cs="Times New Roman"/>
        </w:rPr>
      </w:pP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 xml:space="preserve">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2"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2"/>
    <w:p w14:paraId="24727054" w14:textId="77777777" w:rsidR="003B3894" w:rsidRPr="00001665" w:rsidRDefault="003B3894" w:rsidP="0040448B">
      <w:pPr>
        <w:rPr>
          <w:rFonts w:ascii="Times New Roman" w:hAnsi="Times New Roman" w:cs="Times New Roman"/>
        </w:rPr>
      </w:pPr>
    </w:p>
    <w:p w14:paraId="0140771D" w14:textId="449AD054"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As discussed above (see </w:t>
      </w:r>
      <w:r w:rsidRPr="00001665">
        <w:rPr>
          <w:rFonts w:ascii="Times New Roman" w:hAnsi="Times New Roman" w:cs="Times New Roman"/>
          <w:b/>
        </w:rPr>
        <w:t>Annual fecundity</w:t>
      </w:r>
      <w:r w:rsidRPr="00001665">
        <w:rPr>
          <w:rFonts w:ascii="Times New Roman" w:hAnsi="Times New Roman" w:cs="Times New Roman"/>
        </w:rPr>
        <w:t>), analyses using fruit count data were filtered to remove anomalous observations. Examining summary values for these data show 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For each, I ran three separate ANCOVAs, using the three density measures described in </w:t>
      </w:r>
      <w:r w:rsidRPr="00001665">
        <w:rPr>
          <w:rFonts w:ascii="Times New Roman" w:hAnsi="Times New Roman" w:cs="Times New Roman"/>
          <w:b/>
        </w:rPr>
        <w:t>Density Dependence</w:t>
      </w:r>
      <w:r w:rsidRPr="00001665">
        <w:rPr>
          <w:rFonts w:ascii="Times New Roman" w:hAnsi="Times New Roman" w:cs="Times New Roman"/>
        </w:rPr>
        <w:t xml:space="preserve"> as a continuous explanatory variable.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lastRenderedPageBreak/>
        <w:t xml:space="preserve">Categorizing plants into eight DAH size classes, the three analyses, each using a different measure of density, 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majority of fruit (1268 of 1804) on one particularly high fruiting individual plant dropped to the ground before being eaten by birds. Similar observations have been made for the functionally closely related </w:t>
      </w:r>
      <w:proofErr w:type="spellStart"/>
      <w:r w:rsidRPr="00001665">
        <w:rPr>
          <w:rFonts w:ascii="Times New Roman" w:hAnsi="Times New Roman" w:cs="Times New Roman"/>
          <w:i/>
        </w:rPr>
        <w:t>Rhamnus</w:t>
      </w:r>
      <w:proofErr w:type="spellEnd"/>
      <w:r w:rsidRPr="00001665">
        <w:rPr>
          <w:rFonts w:ascii="Times New Roman" w:hAnsi="Times New Roman" w:cs="Times New Roman"/>
          <w:i/>
        </w:rPr>
        <w:t xml:space="preserve"> </w:t>
      </w:r>
      <w:proofErr w:type="spellStart"/>
      <w:r w:rsidRPr="00001665">
        <w:rPr>
          <w:rFonts w:ascii="Times New Roman" w:hAnsi="Times New Roman" w:cs="Times New Roman"/>
          <w:i/>
        </w:rPr>
        <w:t>cathartica</w:t>
      </w:r>
      <w:proofErr w:type="spellEnd"/>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w:t>
      </w:r>
      <w:r w:rsidRPr="00001665">
        <w:rPr>
          <w:rFonts w:ascii="Times New Roman" w:hAnsi="Times New Roman" w:cs="Times New Roman"/>
        </w:rPr>
        <w:lastRenderedPageBreak/>
        <w:t xml:space="preserve">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9843AD"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3"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9843AD"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3"/>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lastRenderedPageBreak/>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lastRenderedPageBreak/>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 xml:space="preserve">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9843A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i/>
        </w:rPr>
        <w:t xml:space="preserve">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34669623"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n space and time using species distribution modeling (SDM) techniques. </w:t>
      </w:r>
      <w:bookmarkStart w:id="14" w:name="OLE_LINK5"/>
      <w:bookmarkStart w:id="15" w:name="OLE_LINK6"/>
      <w:r w:rsidRPr="00A56B7C">
        <w:rPr>
          <w:rFonts w:ascii="Times New Roman" w:hAnsi="Times New Roman" w:cs="Times New Roman"/>
          <w:iCs/>
          <w:highlight w:val="red"/>
        </w:rPr>
        <w:t xml:space="preserve">Using RAMAS GIS with maps of habitat suitability across a landscape, I estimated a meta-population structure and sub-population level characteristics (e.g., carry capacity) for </w:t>
      </w:r>
      <w:r w:rsidRPr="00A56B7C">
        <w:rPr>
          <w:rFonts w:ascii="Times New Roman" w:hAnsi="Times New Roman" w:cs="Times New Roman"/>
          <w:i/>
          <w:iCs/>
          <w:highlight w:val="red"/>
        </w:rPr>
        <w:t xml:space="preserve">F. </w:t>
      </w:r>
      <w:proofErr w:type="spellStart"/>
      <w:r w:rsidRPr="00A56B7C">
        <w:rPr>
          <w:rFonts w:ascii="Times New Roman" w:hAnsi="Times New Roman" w:cs="Times New Roman"/>
          <w:i/>
          <w:iCs/>
          <w:highlight w:val="red"/>
        </w:rPr>
        <w:t>alnus</w:t>
      </w:r>
      <w:proofErr w:type="spellEnd"/>
      <w:r w:rsidRPr="00A56B7C">
        <w:rPr>
          <w:rFonts w:ascii="Times New Roman" w:hAnsi="Times New Roman" w:cs="Times New Roman"/>
          <w:i/>
          <w:iCs/>
          <w:highlight w:val="red"/>
        </w:rPr>
        <w:t>.</w:t>
      </w:r>
    </w:p>
    <w:p w14:paraId="0559A4BF" w14:textId="77777777" w:rsidR="00E4092C" w:rsidRPr="00001665" w:rsidRDefault="00E4092C" w:rsidP="0040448B">
      <w:pPr>
        <w:rPr>
          <w:rFonts w:ascii="Times New Roman" w:hAnsi="Times New Roman" w:cs="Times New Roman"/>
          <w:iCs/>
        </w:rPr>
      </w:pPr>
    </w:p>
    <w:p w14:paraId="10824692" w14:textId="554EF406"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Pr="00001665">
        <w:rPr>
          <w:rFonts w:ascii="Times New Roman" w:hAnsi="Times New Roman" w:cs="Times New Roman"/>
          <w:iCs/>
        </w:rPr>
        <w:t xml:space="preserve">). </w:t>
      </w:r>
    </w:p>
    <w:bookmarkEnd w:id="14"/>
    <w:bookmarkEnd w:id="15"/>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35616219"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A56B7C">
        <w:rPr>
          <w:rFonts w:ascii="Times New Roman" w:hAnsi="Times New Roman" w:cs="Times New Roman"/>
          <w:iCs/>
        </w:rPr>
        <w:t>Eliminated</w:t>
      </w:r>
      <w:r w:rsidR="00C14389" w:rsidRPr="00001665">
        <w:rPr>
          <w:rFonts w:ascii="Times New Roman" w:hAnsi="Times New Roman" w:cs="Times New Roman"/>
          <w:iCs/>
        </w:rPr>
        <w:t xml:space="preserv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w:t>
      </w:r>
      <w:r w:rsidRPr="00001665">
        <w:rPr>
          <w:rFonts w:ascii="Times New Roman" w:hAnsi="Times New Roman" w:cs="Times New Roman"/>
          <w:iCs/>
        </w:rPr>
        <w:lastRenderedPageBreak/>
        <w:t xml:space="preserve">overly cool temperatures during the summer quarter also appear to limit the distribution of this 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w:t>
      </w:r>
      <w:proofErr w:type="spellStart"/>
      <w:r w:rsidRPr="00001665">
        <w:rPr>
          <w:rFonts w:ascii="Times New Roman" w:hAnsi="Times New Roman" w:cs="Times New Roman"/>
          <w:iCs/>
        </w:rPr>
        <w:t>carryout</w:t>
      </w:r>
      <w:proofErr w:type="spellEnd"/>
      <w:r w:rsidRPr="00001665">
        <w:rPr>
          <w:rFonts w:ascii="Times New Roman" w:hAnsi="Times New Roman" w:cs="Times New Roman"/>
          <w:iCs/>
        </w:rPr>
        <w:t xml:space="preserve">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256720EE" w14:textId="3B37EB63" w:rsidR="009843AD" w:rsidRDefault="009843AD" w:rsidP="009843AD">
      <w:r>
        <w:rPr>
          <w:b/>
        </w:rPr>
        <w:lastRenderedPageBreak/>
        <w:t xml:space="preserve">Figure </w:t>
      </w:r>
      <w:r>
        <w:rPr>
          <w:b/>
        </w:rPr>
        <w:t>AXXX</w:t>
      </w:r>
      <w:r w:rsidRPr="003C38F3">
        <w:rPr>
          <w:b/>
        </w:rPr>
        <w:t>.</w:t>
      </w:r>
      <w:r>
        <w:t xml:space="preserve"> Paired scatter plots, box plots, and histograms representing 500 randomly generated input parameter sets used in linked demographic and species distribution simulation models.</w:t>
      </w:r>
    </w:p>
    <w:p w14:paraId="0066FE04" w14:textId="77777777" w:rsidR="009843AD" w:rsidRPr="003C38F3" w:rsidRDefault="009843AD" w:rsidP="009843AD">
      <w:pPr>
        <w:rPr>
          <w:rFonts w:ascii="Times" w:hAnsi="Times" w:cs="Times New Roman"/>
        </w:rPr>
      </w:pPr>
      <w:r>
        <w:rPr>
          <w:rFonts w:ascii="Times" w:hAnsi="Times" w:cs="Times New Roman"/>
          <w:noProof/>
        </w:rPr>
        <w:drawing>
          <wp:inline distT="0" distB="0" distL="0" distR="0" wp14:anchorId="44828834" wp14:editId="5EB00FD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2B91BC" w14:textId="77777777" w:rsidR="009843AD" w:rsidRDefault="009843AD" w:rsidP="009843AD">
      <w:pPr>
        <w:rPr>
          <w:b/>
        </w:rPr>
      </w:pPr>
      <w:r>
        <w:rPr>
          <w:b/>
        </w:rPr>
        <w:br w:type="page"/>
      </w:r>
    </w:p>
    <w:p w14:paraId="4B81BE33" w14:textId="56C92DB4" w:rsidR="00B50E41" w:rsidRPr="009843AD" w:rsidRDefault="00B50E41" w:rsidP="00B50E41">
      <w:pPr>
        <w:rPr>
          <w:rFonts w:ascii="Times New Roman" w:hAnsi="Times New Roman" w:cs="Times New Roman"/>
          <w:b/>
          <w:bCs/>
          <w:highlight w:val="yellow"/>
        </w:rPr>
      </w:pPr>
      <w:bookmarkStart w:id="16" w:name="_GoBack"/>
      <w:bookmarkEnd w:id="16"/>
      <w:r w:rsidRPr="00B50E41">
        <w:rPr>
          <w:rFonts w:ascii="Times New Roman" w:hAnsi="Times New Roman" w:cs="Times New Roman"/>
          <w:b/>
          <w:bCs/>
          <w:highlight w:val="yellow"/>
        </w:rPr>
        <w:lastRenderedPageBreak/>
        <w:t xml:space="preserve">Model </w:t>
      </w:r>
      <w:proofErr w:type="spellStart"/>
      <w:r w:rsidRPr="00B50E41">
        <w:rPr>
          <w:rFonts w:ascii="Times New Roman" w:hAnsi="Times New Roman" w:cs="Times New Roman"/>
          <w:b/>
          <w:bCs/>
          <w:highlight w:val="yellow"/>
        </w:rPr>
        <w:t>Evalutation</w:t>
      </w:r>
      <w:proofErr w:type="spellEnd"/>
    </w:p>
    <w:p w14:paraId="145EEAC7" w14:textId="186186A6" w:rsidR="00B50E41" w:rsidRDefault="00B50E41" w:rsidP="00B50E41">
      <w:pPr>
        <w:rPr>
          <w:rFonts w:ascii="Times New Roman" w:hAnsi="Times New Roman" w:cs="Times New Roman"/>
          <w:b/>
          <w:bCs/>
        </w:rPr>
      </w:pPr>
    </w:p>
    <w:p w14:paraId="7077442D" w14:textId="5F046B13" w:rsidR="00B50E41" w:rsidRPr="00B50E41" w:rsidRDefault="00B50E41" w:rsidP="00B50E41">
      <w:pPr>
        <w:rPr>
          <w:rFonts w:ascii="Times New Roman" w:hAnsi="Times New Roman" w:cs="Times New Roman"/>
          <w:b/>
          <w:bCs/>
        </w:rPr>
      </w:pPr>
      <w:r w:rsidRPr="00B50E41">
        <w:rPr>
          <w:rFonts w:ascii="Times New Roman" w:hAnsi="Times New Roman" w:cs="Times New Roman"/>
          <w:b/>
          <w:bCs/>
          <w:highlight w:val="yellow"/>
        </w:rPr>
        <w:t>LOOK THROUGH ALL OF THE BELOW TO MAKE SURE IT FLOWS!!!</w:t>
      </w:r>
    </w:p>
    <w:p w14:paraId="4F98C500" w14:textId="77777777" w:rsidR="00B50E41" w:rsidRDefault="00B50E41" w:rsidP="00B50E41">
      <w:pPr>
        <w:rPr>
          <w:rFonts w:ascii="Times New Roman" w:hAnsi="Times New Roman" w:cs="Times New Roman"/>
        </w:rPr>
      </w:pPr>
    </w:p>
    <w:p w14:paraId="52E6C037" w14:textId="4B6A7F0C"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B50E41" w:rsidRPr="00B50E41" w14:paraId="302C879B" w14:textId="77777777" w:rsidTr="00D10EBE">
        <w:tc>
          <w:tcPr>
            <w:tcW w:w="1638" w:type="dxa"/>
            <w:vAlign w:val="center"/>
          </w:tcPr>
          <w:p w14:paraId="7968E574"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48378D6C" w14:textId="77777777" w:rsidR="00B50E41" w:rsidRPr="00B50E41" w:rsidRDefault="00B50E41" w:rsidP="00B50E41">
            <w:pPr>
              <w:rPr>
                <w:rFonts w:ascii="Times New Roman" w:eastAsiaTheme="minorEastAsia" w:hAnsi="Times New Roman" w:cs="Times New Roman"/>
                <w:sz w:val="24"/>
                <w:szCs w:val="24"/>
              </w:rPr>
            </w:pPr>
          </w:p>
        </w:tc>
        <w:tc>
          <w:tcPr>
            <w:tcW w:w="5130" w:type="dxa"/>
            <w:gridSpan w:val="2"/>
            <w:vAlign w:val="center"/>
          </w:tcPr>
          <w:p w14:paraId="163952DC"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B50E41" w:rsidRPr="00B50E41" w14:paraId="07210EB4" w14:textId="77777777" w:rsidTr="00D10EBE">
        <w:tc>
          <w:tcPr>
            <w:tcW w:w="1638" w:type="dxa"/>
            <w:vAlign w:val="center"/>
          </w:tcPr>
          <w:p w14:paraId="375B1C4D"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3D598B64" w14:textId="77777777" w:rsidR="00B50E41" w:rsidRPr="00B50E41" w:rsidRDefault="00B50E41" w:rsidP="00B50E41">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14:paraId="2F4557D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14:paraId="12489FA4"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B50E41" w:rsidRPr="00B50E41" w14:paraId="269CC02B" w14:textId="77777777" w:rsidTr="00D10EBE">
        <w:tc>
          <w:tcPr>
            <w:tcW w:w="1638" w:type="dxa"/>
            <w:vMerge w:val="restart"/>
            <w:vAlign w:val="center"/>
          </w:tcPr>
          <w:p w14:paraId="1A3DC4B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14:paraId="4EB16D16"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B2CA73"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D4F0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B50E41" w:rsidRPr="00B50E41" w14:paraId="1E7B42F6" w14:textId="77777777" w:rsidTr="00D10EBE">
        <w:tc>
          <w:tcPr>
            <w:tcW w:w="1638" w:type="dxa"/>
            <w:vMerge/>
            <w:vAlign w:val="center"/>
          </w:tcPr>
          <w:p w14:paraId="6684ED30" w14:textId="77777777" w:rsidR="00B50E41" w:rsidRPr="00B50E41" w:rsidRDefault="00B50E41" w:rsidP="00B50E41">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14:paraId="148C33CA"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B8EB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8E12F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14:paraId="79C4A30B" w14:textId="77777777" w:rsidR="00B50E41" w:rsidRPr="00B50E41" w:rsidRDefault="00B50E41" w:rsidP="00B50E41">
      <w:pPr>
        <w:rPr>
          <w:rFonts w:ascii="Times New Roman" w:hAnsi="Times New Roman" w:cs="Times New Roman"/>
        </w:rPr>
      </w:pPr>
    </w:p>
    <w:p w14:paraId="07AFC85F" w14:textId="77777777" w:rsidR="00B50E41" w:rsidRPr="00B50E41" w:rsidRDefault="00B50E41" w:rsidP="00B50E41">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14:paraId="7DA6A339" w14:textId="20BF8897" w:rsidR="00B50E41" w:rsidRPr="00B50E41" w:rsidRDefault="009843AD"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14:paraId="7CD0C32E" w14:textId="1E93FAF9"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cted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th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14:paraId="6FDCB71E" w14:textId="77777777"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14:paraId="0169DA09" w14:textId="13FA4E7F" w:rsidR="00B50E41" w:rsidRPr="00B50E41" w:rsidRDefault="009843AD"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14:paraId="54DE408B" w14:textId="506D3F06"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en the sensitivity is small and the omission rate is high. Likewise, as the sensitivity approaches a value of 1, the omission rate approaches 0. This measure does not include any </w:t>
      </w:r>
      <w:r w:rsidRPr="00B50E41">
        <w:rPr>
          <w:rFonts w:ascii="Times New Roman" w:hAnsi="Times New Roman" w:cs="Times New Roman"/>
        </w:rPr>
        <w:lastRenderedPageBreak/>
        <w:t xml:space="preserve">information concerning absences, and is often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14:paraId="502E1B5D" w14:textId="0CC0DB31"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6"/>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0"/>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1">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2"/>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6147C9F1" w14:textId="713E32D6"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FAD1140" w14:textId="7E5FF91A" w:rsidR="00C6012A" w:rsidRPr="00001665" w:rsidRDefault="009E68B8">
      <w:pPr>
        <w:rPr>
          <w:rFonts w:ascii="Times New Roman" w:hAnsi="Times New Roman" w:cs="Times New Roman"/>
        </w:rPr>
      </w:pPr>
      <w:r w:rsidRPr="00001665">
        <w:rPr>
          <w:rFonts w:ascii="Times New Roman" w:hAnsi="Times New Roman" w:cs="Times New Roman"/>
          <w:b/>
        </w:rPr>
        <w:lastRenderedPageBreak/>
        <w:t>Appendix 2.</w:t>
      </w:r>
      <w:r w:rsidR="0037690E" w:rsidRPr="00001665">
        <w:rPr>
          <w:rFonts w:ascii="Times New Roman" w:hAnsi="Times New Roman" w:cs="Times New Roman"/>
          <w:b/>
        </w:rPr>
        <w:t xml:space="preserve"> </w:t>
      </w:r>
      <w:r w:rsidR="0037690E" w:rsidRPr="00001665">
        <w:rPr>
          <w:rFonts w:ascii="Times New Roman" w:hAnsi="Times New Roman" w:cs="Times New Roman"/>
        </w:rPr>
        <w:t xml:space="preserve">Additional results </w:t>
      </w:r>
    </w:p>
    <w:p w14:paraId="0598A1A4" w14:textId="77777777" w:rsidR="00C6012A" w:rsidRPr="00001665" w:rsidRDefault="00C6012A">
      <w:pPr>
        <w:rPr>
          <w:rFonts w:ascii="Times New Roman" w:hAnsi="Times New Roman" w:cs="Times New Roman"/>
        </w:rPr>
      </w:pPr>
    </w:p>
    <w:p w14:paraId="4B7DCAF2" w14:textId="0746B9FF" w:rsidR="00C6012A" w:rsidRPr="00001665" w:rsidRDefault="00C6012A">
      <w:pPr>
        <w:rPr>
          <w:rFonts w:ascii="Times New Roman" w:hAnsi="Times New Roman" w:cs="Times New Roman"/>
        </w:rPr>
      </w:pPr>
      <w:r w:rsidRPr="00001665">
        <w:rPr>
          <w:rFonts w:ascii="Times New Roman" w:hAnsi="Times New Roman" w:cs="Times New Roman"/>
          <w:b/>
        </w:rPr>
        <w:t xml:space="preserve">Table </w:t>
      </w:r>
      <w:r w:rsidR="00651AB9" w:rsidRPr="00001665">
        <w:rPr>
          <w:rFonts w:ascii="Times New Roman" w:hAnsi="Times New Roman" w:cs="Times New Roman"/>
          <w:b/>
        </w:rPr>
        <w:t>A2.1</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A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46143"/>
    <w:rsid w:val="000476B4"/>
    <w:rsid w:val="00064F71"/>
    <w:rsid w:val="00080034"/>
    <w:rsid w:val="000B4524"/>
    <w:rsid w:val="000B69D9"/>
    <w:rsid w:val="000E6F00"/>
    <w:rsid w:val="00116A74"/>
    <w:rsid w:val="001244F6"/>
    <w:rsid w:val="001747DF"/>
    <w:rsid w:val="001C7188"/>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A7C3A"/>
    <w:rsid w:val="004E12AE"/>
    <w:rsid w:val="00542040"/>
    <w:rsid w:val="005C24C7"/>
    <w:rsid w:val="00614BF7"/>
    <w:rsid w:val="00624ECB"/>
    <w:rsid w:val="00651AB9"/>
    <w:rsid w:val="00654B44"/>
    <w:rsid w:val="00671BFC"/>
    <w:rsid w:val="006862EC"/>
    <w:rsid w:val="00690D8A"/>
    <w:rsid w:val="006B3D0D"/>
    <w:rsid w:val="00721E5E"/>
    <w:rsid w:val="007301C2"/>
    <w:rsid w:val="00735E83"/>
    <w:rsid w:val="00760497"/>
    <w:rsid w:val="007720DE"/>
    <w:rsid w:val="007842A6"/>
    <w:rsid w:val="007A4ADB"/>
    <w:rsid w:val="007B43EE"/>
    <w:rsid w:val="007C18D9"/>
    <w:rsid w:val="007E3057"/>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62BF5"/>
    <w:rsid w:val="00A7532A"/>
    <w:rsid w:val="00AA39DA"/>
    <w:rsid w:val="00AB7CC6"/>
    <w:rsid w:val="00B45EBE"/>
    <w:rsid w:val="00B50E41"/>
    <w:rsid w:val="00BA1422"/>
    <w:rsid w:val="00BB337F"/>
    <w:rsid w:val="00BC3F7D"/>
    <w:rsid w:val="00BF200B"/>
    <w:rsid w:val="00C11EE0"/>
    <w:rsid w:val="00C14389"/>
    <w:rsid w:val="00C6012A"/>
    <w:rsid w:val="00C60AE6"/>
    <w:rsid w:val="00CA4510"/>
    <w:rsid w:val="00D057F2"/>
    <w:rsid w:val="00D13610"/>
    <w:rsid w:val="00D26615"/>
    <w:rsid w:val="00D46CFB"/>
    <w:rsid w:val="00D769C4"/>
    <w:rsid w:val="00D96F1E"/>
    <w:rsid w:val="00DA5085"/>
    <w:rsid w:val="00DB6207"/>
    <w:rsid w:val="00DD2524"/>
    <w:rsid w:val="00DD5377"/>
    <w:rsid w:val="00E2703A"/>
    <w:rsid w:val="00E31EAF"/>
    <w:rsid w:val="00E4092C"/>
    <w:rsid w:val="00E57DB8"/>
    <w:rsid w:val="00E7179A"/>
    <w:rsid w:val="00E751AC"/>
    <w:rsid w:val="00E8446B"/>
    <w:rsid w:val="00E90FF4"/>
    <w:rsid w:val="00E92D26"/>
    <w:rsid w:val="00EC0C44"/>
    <w:rsid w:val="00EE16DC"/>
    <w:rsid w:val="00F11483"/>
    <w:rsid w:val="00F14F52"/>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43</Pages>
  <Words>20256</Words>
  <Characters>115463</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85</cp:revision>
  <dcterms:created xsi:type="dcterms:W3CDTF">2014-02-25T01:42:00Z</dcterms:created>
  <dcterms:modified xsi:type="dcterms:W3CDTF">2019-09-1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